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16443703">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115207DC" w:rsidR="00160800" w:rsidRPr="00662029" w:rsidRDefault="000000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ch L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639D2A26"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350F1B">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Here are the expected results for each the research questions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547F534B" w:rsidR="00342942" w:rsidRDefault="00342942" w:rsidP="00744489">
      <w:pPr>
        <w:pStyle w:val="Caption"/>
        <w:keepNext/>
        <w:jc w:val="both"/>
      </w:pPr>
      <w:bookmarkStart w:id="18" w:name="_Ref170140662"/>
      <w:r>
        <w:t xml:space="preserve">Figure </w:t>
      </w:r>
      <w:r w:rsidR="0090305A">
        <w:fldChar w:fldCharType="begin"/>
      </w:r>
      <w:r w:rsidR="0090305A">
        <w:instrText xml:space="preserve"> SEQ Figure \* ARABIC </w:instrText>
      </w:r>
      <w:r w:rsidR="0090305A">
        <w:fldChar w:fldCharType="separate"/>
      </w:r>
      <w:r w:rsidR="00350F1B">
        <w:rPr>
          <w:noProof/>
        </w:rPr>
        <w:t>2</w:t>
      </w:r>
      <w:r w:rsidR="0090305A">
        <w:fldChar w:fldCharType="end"/>
      </w:r>
      <w:bookmarkEnd w:id="18"/>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6AFE63A2" w:rsidR="00DB68A8" w:rsidRDefault="00DB68A8" w:rsidP="00DB68A8">
      <w:pPr>
        <w:pStyle w:val="Caption"/>
        <w:keepNext/>
      </w:pPr>
      <w:bookmarkStart w:id="19" w:name="_Ref170141100"/>
      <w:r>
        <w:t xml:space="preserve">Figure </w:t>
      </w:r>
      <w:r w:rsidR="0090305A">
        <w:fldChar w:fldCharType="begin"/>
      </w:r>
      <w:r w:rsidR="0090305A">
        <w:instrText xml:space="preserve"> SEQ Figure \* ARABIC </w:instrText>
      </w:r>
      <w:r w:rsidR="0090305A">
        <w:fldChar w:fldCharType="separate"/>
      </w:r>
      <w:r w:rsidR="00350F1B">
        <w:rPr>
          <w:noProof/>
        </w:rPr>
        <w:t>3</w:t>
      </w:r>
      <w:r w:rsidR="0090305A">
        <w:fldChar w:fldCharType="end"/>
      </w:r>
      <w:bookmarkEnd w:id="19"/>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0"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205ED3C4"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70443E06"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34148F50"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4695D349"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5CD6D1FE"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350F1B">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3402B54F" w:rsidR="0090305A" w:rsidRDefault="0090305A" w:rsidP="0090305A">
      <w:pPr>
        <w:pStyle w:val="Caption"/>
        <w:keepNext/>
      </w:pPr>
      <w:r>
        <w:t xml:space="preserve">Figure </w:t>
      </w:r>
      <w:r>
        <w:fldChar w:fldCharType="begin"/>
      </w:r>
      <w:r>
        <w:instrText xml:space="preserve"> SEQ Figure \* ARABIC </w:instrText>
      </w:r>
      <w:r>
        <w:fldChar w:fldCharType="separate"/>
      </w:r>
      <w:r w:rsidR="00350F1B">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13C91038" w:rsidR="00450800" w:rsidRDefault="00450800" w:rsidP="00450800">
      <w:pPr>
        <w:pStyle w:val="Caption"/>
        <w:keepNext/>
        <w:rPr>
          <w:rFonts w:asciiTheme="majorBidi" w:hAnsiTheme="majorBidi" w:cstheme="majorBidi"/>
          <w:sz w:val="24"/>
          <w:szCs w:val="24"/>
        </w:rPr>
      </w:pPr>
      <w:bookmarkStart w:id="21" w:name="_Ref170142518"/>
      <w:r>
        <w:t xml:space="preserve">Figure </w:t>
      </w:r>
      <w:r w:rsidR="0090305A">
        <w:fldChar w:fldCharType="begin"/>
      </w:r>
      <w:r w:rsidR="0090305A">
        <w:instrText xml:space="preserve"> SEQ Figure \* ARABIC </w:instrText>
      </w:r>
      <w:r w:rsidR="0090305A">
        <w:fldChar w:fldCharType="separate"/>
      </w:r>
      <w:r w:rsidR="00350F1B">
        <w:rPr>
          <w:noProof/>
        </w:rPr>
        <w:t>10</w:t>
      </w:r>
      <w:r w:rsidR="0090305A">
        <w:fldChar w:fldCharType="end"/>
      </w:r>
      <w:bookmarkEnd w:id="20"/>
      <w:bookmarkEnd w:id="21"/>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42453808" w:rsidR="00F11B09" w:rsidRDefault="00F11B09" w:rsidP="00F11B09">
      <w:pPr>
        <w:pStyle w:val="Caption"/>
        <w:keepNext/>
      </w:pPr>
      <w:bookmarkStart w:id="22" w:name="_Ref170140679"/>
      <w:r>
        <w:t xml:space="preserve">Figure </w:t>
      </w:r>
      <w:r w:rsidR="0090305A">
        <w:fldChar w:fldCharType="begin"/>
      </w:r>
      <w:r w:rsidR="0090305A">
        <w:instrText xml:space="preserve"> SEQ Figure \* ARABIC </w:instrText>
      </w:r>
      <w:r w:rsidR="0090305A">
        <w:fldChar w:fldCharType="separate"/>
      </w:r>
      <w:r w:rsidR="00350F1B">
        <w:rPr>
          <w:noProof/>
        </w:rPr>
        <w:t>11</w:t>
      </w:r>
      <w:r w:rsidR="0090305A">
        <w:fldChar w:fldCharType="end"/>
      </w:r>
      <w:bookmarkEnd w:id="22"/>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6764B66D" w:rsidR="0090305A" w:rsidRDefault="0090305A" w:rsidP="0090305A">
      <w:pPr>
        <w:pStyle w:val="Caption"/>
        <w:keepNext/>
      </w:pPr>
      <w:r>
        <w:t xml:space="preserve">Figure </w:t>
      </w:r>
      <w:r>
        <w:fldChar w:fldCharType="begin"/>
      </w:r>
      <w:r>
        <w:instrText xml:space="preserve"> SEQ Figure \* ARABIC </w:instrText>
      </w:r>
      <w:r>
        <w:fldChar w:fldCharType="separate"/>
      </w:r>
      <w:r w:rsidR="00350F1B">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reporting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summaries and press releases for broader audiences.</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ublish findings in academic journals and present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3"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23"/>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4A287D" w14:textId="77777777" w:rsidR="00AB3175" w:rsidRDefault="00AB3175" w:rsidP="00360B8A">
      <w:pPr>
        <w:spacing w:after="0" w:line="240" w:lineRule="auto"/>
      </w:pPr>
      <w:r>
        <w:separator/>
      </w:r>
    </w:p>
  </w:endnote>
  <w:endnote w:type="continuationSeparator" w:id="0">
    <w:p w14:paraId="0EADD823" w14:textId="77777777" w:rsidR="00AB3175" w:rsidRDefault="00AB3175"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989838" w14:textId="77777777" w:rsidR="00AB3175" w:rsidRDefault="00AB3175" w:rsidP="00360B8A">
      <w:pPr>
        <w:spacing w:after="0" w:line="240" w:lineRule="auto"/>
      </w:pPr>
      <w:r>
        <w:separator/>
      </w:r>
    </w:p>
  </w:footnote>
  <w:footnote w:type="continuationSeparator" w:id="0">
    <w:p w14:paraId="2D0A742B" w14:textId="77777777" w:rsidR="00AB3175" w:rsidRDefault="00AB3175"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C5F"/>
    <w:rsid w:val="006A54B8"/>
    <w:rsid w:val="006A5E0B"/>
    <w:rsid w:val="006A61F4"/>
    <w:rsid w:val="006B1CC1"/>
    <w:rsid w:val="006B32EC"/>
    <w:rsid w:val="006B3ECD"/>
    <w:rsid w:val="006B5B7F"/>
    <w:rsid w:val="006B648E"/>
    <w:rsid w:val="006C2033"/>
    <w:rsid w:val="006C36C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F5209"/>
    <w:rsid w:val="009F54AB"/>
    <w:rsid w:val="009F69A9"/>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64A53"/>
    <w:rsid w:val="00A64BB7"/>
    <w:rsid w:val="00A65504"/>
    <w:rsid w:val="00A74FC6"/>
    <w:rsid w:val="00A75F3E"/>
    <w:rsid w:val="00A840E4"/>
    <w:rsid w:val="00A847BF"/>
    <w:rsid w:val="00A8657F"/>
    <w:rsid w:val="00A93E15"/>
    <w:rsid w:val="00A94557"/>
    <w:rsid w:val="00A950E3"/>
    <w:rsid w:val="00A957EF"/>
    <w:rsid w:val="00A95CB0"/>
    <w:rsid w:val="00AA2E91"/>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6ADF"/>
    <w:rsid w:val="00BB6D87"/>
    <w:rsid w:val="00BC4DF9"/>
    <w:rsid w:val="00BC6074"/>
    <w:rsid w:val="00BD1D81"/>
    <w:rsid w:val="00BD292E"/>
    <w:rsid w:val="00BD5376"/>
    <w:rsid w:val="00BD7A84"/>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54DE"/>
    <w:rsid w:val="00F4559E"/>
    <w:rsid w:val="00F468B3"/>
    <w:rsid w:val="00F517BE"/>
    <w:rsid w:val="00F53958"/>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drive.google.com/drive/folders/1f9O4GCGy4kJKpPCszfpzd2EGpd7OAh-t?usp=drive_link"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 Id="rId22" Type="http://schemas.openxmlformats.org/officeDocument/2006/relationships/image" Target="media/image13.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17885</Words>
  <Characters>101946</Characters>
  <Application>Microsoft Office Word</Application>
  <DocSecurity>0</DocSecurity>
  <Lines>849</Lines>
  <Paragraphs>239</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19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7</cp:revision>
  <cp:lastPrinted>2024-06-24T19:35:00Z</cp:lastPrinted>
  <dcterms:created xsi:type="dcterms:W3CDTF">2024-06-24T17:59:00Z</dcterms:created>
  <dcterms:modified xsi:type="dcterms:W3CDTF">2024-06-24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